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231D10B5"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w:t>
      </w:r>
      <w:proofErr w:type="gramStart"/>
      <w:r w:rsidR="008E62AE">
        <w:t>project, and</w:t>
      </w:r>
      <w:proofErr w:type="gramEnd"/>
      <w:r w:rsidR="008E62AE">
        <w:t xml:space="preserve">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267C3739"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w:t>
      </w:r>
      <w:r>
        <w:lastRenderedPageBreak/>
        <w:t xml:space="preserve">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Toc521058042"/>
      <w:bookmarkStart w:id="6" w:name="_Ref521060203"/>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w:t>
      </w:r>
      <w:proofErr w:type="gramStart"/>
      <w:r w:rsidR="00511850">
        <w:t>pipeline, and</w:t>
      </w:r>
      <w:proofErr w:type="gramEnd"/>
      <w:r w:rsidR="00511850">
        <w:t xml:space="preserve">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w:t>
      </w:r>
      <w:r w:rsidR="00E407B0">
        <w:lastRenderedPageBreak/>
        <w:t>all these tasks greatly simplified the workflow when parts of the pipeline had to be re-run, without the overhead of creating a GUI or integrating with one.</w:t>
      </w:r>
      <w:r w:rsidR="003658CB">
        <w:t xml:space="preserv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764997B5" w:rsidR="000F4571" w:rsidRDefault="000F4571" w:rsidP="000F4571">
      <w:pPr>
        <w:pStyle w:val="Caption"/>
        <w:keepNext/>
      </w:pPr>
      <w:r>
        <w:t xml:space="preserve">Table </w:t>
      </w:r>
      <w:r>
        <w:fldChar w:fldCharType="begin"/>
      </w:r>
      <w:r>
        <w:instrText xml:space="preserve"> SEQ Table \* ARABIC </w:instrText>
      </w:r>
      <w:r>
        <w:fldChar w:fldCharType="separate"/>
      </w:r>
      <w:r w:rsidR="00A25397">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lastRenderedPageBreak/>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1C8F25D3" w:rsidR="00527611" w:rsidRDefault="00247A09" w:rsidP="00527611">
            <w:r>
              <w:t xml:space="preserve">Count how many sentences there are in each </w:t>
            </w:r>
            <w:proofErr w:type="gramStart"/>
            <w:r>
              <w:t>dataset, and</w:t>
            </w:r>
            <w:proofErr w:type="gramEnd"/>
            <w:r>
              <w:t xml:space="preserve"> write out to file for easy retrieval. This information is used to estimate to the user how long the tensor creation will take.</w:t>
            </w:r>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6653A9E5" w:rsidR="00343898" w:rsidRDefault="004055EF" w:rsidP="00343898">
            <w:r>
              <w:t>Take the toy dataset and truncate the 1</w:t>
            </w:r>
            <w:r w:rsidRPr="004055EF">
              <w:rPr>
                <w:vertAlign w:val="superscript"/>
              </w:rPr>
              <w:t>st</w:t>
            </w:r>
            <w:r>
              <w:t xml:space="preserve"> dimension of all the X and Y tensors to the first 4000 samples, to create a mini dataset</w:t>
            </w:r>
          </w:p>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4FAD13DF" w:rsidR="00343898" w:rsidRDefault="00247A09" w:rsidP="00343898">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6EF11C7D" w:rsidR="00343898" w:rsidRDefault="004055EF" w:rsidP="00343898">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49C782DE" w:rsidR="00343898" w:rsidRDefault="00DA76EC" w:rsidP="00343898">
            <w:r>
              <w:t>Both download and process</w:t>
            </w:r>
            <w:r w:rsidR="0085749D">
              <w:t xml:space="preserve"> </w:t>
            </w:r>
            <w:proofErr w:type="gramStart"/>
            <w:r w:rsidR="0085749D">
              <w:t>companies</w:t>
            </w:r>
            <w:proofErr w:type="gramEnd"/>
            <w:r w:rsidR="0085749D">
              <w:t xml:space="preserve"> data from DBPedia and other sources</w:t>
            </w:r>
          </w:p>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03D75EE1" w:rsidR="00343898" w:rsidRDefault="0085749D" w:rsidP="00343898">
            <w:r>
              <w:t xml:space="preserve">Only do post-processing, data cleansing tasks on </w:t>
            </w:r>
            <w:proofErr w:type="gramStart"/>
            <w:r>
              <w:t>companies</w:t>
            </w:r>
            <w:proofErr w:type="gramEnd"/>
            <w:r>
              <w:t xml:space="preserve"> data, to assist with iteratively improving the cleaning algorithm</w:t>
            </w:r>
          </w:p>
        </w:tc>
      </w:tr>
      <w:tr w:rsidR="00343898" w14:paraId="42F57DB4" w14:textId="77777777" w:rsidTr="00BA2C19">
        <w:tc>
          <w:tcPr>
            <w:tcW w:w="4913" w:type="dxa"/>
          </w:tcPr>
          <w:p w14:paraId="21C7F36F" w14:textId="16C2002E" w:rsidR="00343898" w:rsidRDefault="00343898" w:rsidP="00343898">
            <w:r w:rsidRPr="00F229F9">
              <w:lastRenderedPageBreak/>
              <w:t>ne-data-people-download-process</w:t>
            </w:r>
          </w:p>
        </w:tc>
        <w:tc>
          <w:tcPr>
            <w:tcW w:w="4097" w:type="dxa"/>
          </w:tcPr>
          <w:p w14:paraId="0ED2AAF7" w14:textId="59262897" w:rsidR="00343898" w:rsidRDefault="0085749D" w:rsidP="00343898">
            <w:r>
              <w:t xml:space="preserve">Both download and process </w:t>
            </w:r>
            <w:r>
              <w:t>people</w:t>
            </w:r>
            <w:r>
              <w:t xml:space="preserve"> data from DBPedia and other sources</w:t>
            </w:r>
          </w:p>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44584CC5" w:rsidR="00343898" w:rsidRDefault="0085749D" w:rsidP="00343898">
            <w:r>
              <w:t xml:space="preserve">Only do post-processing, data cleansing tasks on </w:t>
            </w:r>
            <w:r>
              <w:t>people</w:t>
            </w:r>
            <w:r>
              <w:t xml:space="preserve"> data, to assist with iteratively improving the cleaning algorithm</w:t>
            </w:r>
          </w:p>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67CCC1FE" w:rsidR="00343898" w:rsidRDefault="0085749D" w:rsidP="00343898">
            <w:r>
              <w:t>Both download and process people data from DBPedia and other sources</w:t>
            </w:r>
          </w:p>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10B1B93F" w:rsidR="00343898" w:rsidRDefault="0085749D" w:rsidP="00343898">
            <w:r>
              <w:t xml:space="preserve">Only do post-processing, data cleansing tasks on </w:t>
            </w:r>
            <w:r>
              <w:t>places</w:t>
            </w:r>
            <w:r>
              <w:t xml:space="preserve"> data, to assist with iteratively improving the cleaning algorithm</w:t>
            </w:r>
          </w:p>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353B1919" w:rsidR="00343898" w:rsidRDefault="0085749D" w:rsidP="00343898">
            <w:r>
              <w:t>Both download and process people data from DBPedia and other sources</w:t>
            </w:r>
          </w:p>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5CF6CAC1" w:rsidR="00BA2C19" w:rsidRDefault="0085749D" w:rsidP="00BA2C19">
            <w:r>
              <w:t>Run mypy, Python’s static type checker, over all files I wrote in the project which contain type annotations</w:t>
            </w:r>
          </w:p>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EA5C58" w:rsidR="00BA2C19" w:rsidRDefault="0085749D" w:rsidP="00BA2C19">
            <w:r>
              <w:t>First run python-type-check, then run pytest unit tests on the project</w:t>
            </w:r>
          </w:p>
        </w:tc>
      </w:tr>
    </w:tbl>
    <w:p w14:paraId="125274AA" w14:textId="454DAE9C" w:rsidR="00BA2C19" w:rsidRDefault="00BA2C19" w:rsidP="00427370"/>
    <w:p w14:paraId="503065F2" w14:textId="71E89D96" w:rsidR="008F629F" w:rsidRDefault="008F629F" w:rsidP="00427370">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3F272EA" w14:textId="50031A8C" w:rsidR="00A55837" w:rsidRDefault="00A55837" w:rsidP="00427370"/>
    <w:p w14:paraId="221E4E91" w14:textId="0D9602D5" w:rsidR="00A55837" w:rsidRDefault="00A55837" w:rsidP="00427370">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9" w:name="_Ref521056420"/>
      <w:bookmarkStart w:id="10" w:name="_Ref521056415"/>
      <w:r>
        <w:t xml:space="preserve">Figure </w:t>
      </w:r>
      <w:r>
        <w:fldChar w:fldCharType="begin"/>
      </w:r>
      <w:r>
        <w:instrText xml:space="preserve"> SEQ Figure \* ARABIC </w:instrText>
      </w:r>
      <w:r>
        <w:fldChar w:fldCharType="separate"/>
      </w:r>
      <w:r>
        <w:rPr>
          <w:noProof/>
        </w:rPr>
        <w:t>1</w:t>
      </w:r>
      <w:r>
        <w:fldChar w:fldCharType="end"/>
      </w:r>
      <w:bookmarkEnd w:id="9"/>
      <w:r>
        <w:t xml:space="preserve"> pipeline data processing model</w:t>
      </w:r>
      <w:bookmarkEnd w:id="10"/>
    </w:p>
    <w:p w14:paraId="7F932BD5" w14:textId="44CE6DDB" w:rsidR="00DF6FFD" w:rsidRDefault="00DF6FFD" w:rsidP="00DF6FFD">
      <w:pPr>
        <w:pStyle w:val="Heading2"/>
      </w:pPr>
      <w:bookmarkStart w:id="11" w:name="_Toc521058045"/>
      <w:r>
        <w:t>Named Entity Downloading</w:t>
      </w:r>
      <w:bookmarkEnd w:id="11"/>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w:t>
      </w:r>
      <w:r w:rsidR="006924A3">
        <w:lastRenderedPageBreak/>
        <w:t>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0F3850A5" w:rsidR="00A25397" w:rsidRDefault="00A25397" w:rsidP="00A25397">
      <w:pPr>
        <w:pStyle w:val="Caption"/>
        <w:keepNext/>
      </w:pPr>
      <w:bookmarkStart w:id="12" w:name="_Ref521071131"/>
      <w:r>
        <w:t xml:space="preserve">Table </w:t>
      </w:r>
      <w:r>
        <w:fldChar w:fldCharType="begin"/>
      </w:r>
      <w:r>
        <w:instrText xml:space="preserve"> SEQ Table \* ARABIC </w:instrText>
      </w:r>
      <w:r>
        <w:fldChar w:fldCharType="separate"/>
      </w:r>
      <w:r>
        <w:rPr>
          <w:noProof/>
        </w:rPr>
        <w:t>2</w:t>
      </w:r>
      <w:r>
        <w:fldChar w:fldCharType="end"/>
      </w:r>
      <w:bookmarkEnd w:id="12"/>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5C601949"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t>Raw Hansard downloading</w:t>
      </w:r>
      <w:bookmarkEnd w:id="13"/>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4536FC49"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 It does not require any manual thread handling, and does pool management so only function invocations, with their required parameters, need to be provided.</w:t>
      </w:r>
    </w:p>
    <w:p w14:paraId="2A92B3AF" w14:textId="77777777" w:rsidR="00754CCA" w:rsidRPr="00754CCA" w:rsidRDefault="00754CCA" w:rsidP="00754CCA"/>
    <w:p w14:paraId="62A85179" w14:textId="2191FD07" w:rsidR="00DF6FFD" w:rsidRDefault="00DF6FFD" w:rsidP="00DF6FFD">
      <w:pPr>
        <w:pStyle w:val="Heading2"/>
      </w:pPr>
      <w:bookmarkStart w:id="14" w:name="_Toc521058047"/>
      <w:bookmarkStart w:id="15" w:name="_Ref521063227"/>
      <w:r>
        <w:t>Hansard processing</w:t>
      </w:r>
      <w:bookmarkEnd w:id="14"/>
      <w:bookmarkEnd w:id="15"/>
    </w:p>
    <w:p w14:paraId="78A4B5AE" w14:textId="61DAC0A1" w:rsidR="00C705A4" w:rsidRDefault="00C705A4" w:rsidP="00C705A4"/>
    <w:p w14:paraId="201CDA66" w14:textId="7FD7019F" w:rsidR="00C705A4" w:rsidRDefault="00C705A4" w:rsidP="00C705A4">
      <w:r>
        <w:t xml:space="preserve">The files downloaded from TheyWorkForYou are XML files with a lot of markup and metadata which would distract from the Named-Entity-learning task. After failed experimentation with </w:t>
      </w:r>
      <w:proofErr w:type="gramStart"/>
      <w:r>
        <w:t>bleach.clean</w:t>
      </w:r>
      <w:proofErr w:type="gramEnd"/>
      <w:r>
        <w:t>,</w:t>
      </w:r>
      <w:r>
        <w:rPr>
          <w:rStyle w:val="FootnoteReference"/>
        </w:rPr>
        <w:footnoteReference w:id="9"/>
      </w:r>
      <w:r>
        <w:t xml:space="preserve"> the lxml library’s etree module</w:t>
      </w:r>
      <w:r w:rsidR="00157476">
        <w:rPr>
          <w:rStyle w:val="FootnoteReference"/>
        </w:rPr>
        <w:footnoteReference w:id="10"/>
      </w:r>
      <w:r>
        <w:t xml:space="preserve"> was successfully used to remove all markup and just preserve the text.</w:t>
      </w:r>
      <w:r w:rsidR="00BA6678">
        <w:t xml:space="preserve"> In order for lxml to accept the XML files and process them, the encoding of the files, and the lxml library’s config, had to be set to use UTF-8. Hansard debates use a wide range of characters</w:t>
      </w:r>
      <w:r w:rsidR="00F34963">
        <w:t xml:space="preserve">, including accented letters like </w:t>
      </w:r>
      <w:r w:rsidR="00F34963" w:rsidRPr="00F34963">
        <w:t>é</w:t>
      </w:r>
      <w:r w:rsidR="00F34963">
        <w:t xml:space="preserve"> </w:t>
      </w:r>
      <w:r w:rsidR="00F34963">
        <w:lastRenderedPageBreak/>
        <w:t xml:space="preserve">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6" w:name="_Ref521062547"/>
      <w:r>
        <w:t>Hansard chunking</w:t>
      </w:r>
      <w:bookmarkEnd w:id="16"/>
    </w:p>
    <w:p w14:paraId="166FD6B4" w14:textId="1A68241F" w:rsidR="00F913B6" w:rsidRDefault="00F913B6" w:rsidP="00F913B6"/>
    <w:p w14:paraId="283E8970" w14:textId="12AEFDCC" w:rsidR="00F913B6" w:rsidRDefault="00F913B6" w:rsidP="00F913B6">
      <w:r>
        <w:t>Filesystem issues.</w:t>
      </w:r>
    </w:p>
    <w:p w14:paraId="5E4B2631" w14:textId="77777777" w:rsidR="00F913B6" w:rsidRPr="00F913B6" w:rsidRDefault="00F913B6" w:rsidP="00F913B6"/>
    <w:p w14:paraId="60AC4648" w14:textId="1D771AFC" w:rsidR="00DF6FFD" w:rsidRDefault="00DF6FFD" w:rsidP="00DF6FFD">
      <w:pPr>
        <w:pStyle w:val="Heading2"/>
      </w:pPr>
      <w:bookmarkStart w:id="17" w:name="_Toc521058048"/>
      <w:bookmarkStart w:id="18" w:name="_Ref521059322"/>
      <w:r>
        <w:t>Hansard interpolation</w:t>
      </w:r>
      <w:bookmarkEnd w:id="17"/>
      <w:bookmarkEnd w:id="18"/>
    </w:p>
    <w:p w14:paraId="7D52E8CB" w14:textId="70B9BD3D" w:rsidR="0081302E" w:rsidRDefault="0081302E" w:rsidP="0081302E"/>
    <w:p w14:paraId="209DB2FD" w14:textId="47939420" w:rsidR="0081302E" w:rsidRDefault="0081302E" w:rsidP="0081302E">
      <w:r>
        <w:t>Interpolation algorithm.</w:t>
      </w:r>
    </w:p>
    <w:p w14:paraId="03A66D37" w14:textId="77777777" w:rsidR="0081302E" w:rsidRPr="0081302E" w:rsidRDefault="0081302E" w:rsidP="0081302E"/>
    <w:p w14:paraId="27EF7DF2" w14:textId="1EE6C1B0" w:rsidR="00543B93" w:rsidRDefault="00543B93" w:rsidP="00543B93">
      <w:pPr>
        <w:pStyle w:val="Heading2"/>
      </w:pPr>
      <w:bookmarkStart w:id="19" w:name="_Ref521062388"/>
      <w:r>
        <w:t>Partition into datasets and sizes</w:t>
      </w:r>
      <w:bookmarkEnd w:id="19"/>
    </w:p>
    <w:p w14:paraId="15A12D32" w14:textId="634F89BD" w:rsidR="00FE14A5" w:rsidRDefault="00FE14A5" w:rsidP="00FE14A5"/>
    <w:p w14:paraId="7D6408CC" w14:textId="7FBF3B85" w:rsidR="00FE14A5" w:rsidRPr="00FE14A5" w:rsidRDefault="00FE14A5" w:rsidP="00FE14A5">
      <w:r>
        <w:t>Bucketing.</w:t>
      </w:r>
    </w:p>
    <w:p w14:paraId="58CF3845" w14:textId="76502091" w:rsidR="00FE14A5" w:rsidRPr="00FE14A5" w:rsidRDefault="00DF6FFD" w:rsidP="00FE14A5">
      <w:pPr>
        <w:pStyle w:val="Heading2"/>
      </w:pPr>
      <w:bookmarkStart w:id="20" w:name="_Toc521058049"/>
      <w:r>
        <w:t>Formation of Tensors</w:t>
      </w:r>
      <w:bookmarkEnd w:id="20"/>
    </w:p>
    <w:p w14:paraId="3951D5A4" w14:textId="137DCC9F" w:rsidR="00554024" w:rsidRDefault="00554024" w:rsidP="00554024"/>
    <w:p w14:paraId="5C1FB3A5" w14:textId="564EE14B" w:rsidR="00554024" w:rsidRDefault="00554024" w:rsidP="00554024">
      <w:r>
        <w:t>Choosing a good sentence size</w:t>
      </w:r>
      <w:r w:rsidR="00FE14A5">
        <w:t xml:space="preserve"> - medians</w:t>
      </w:r>
    </w:p>
    <w:p w14:paraId="1206844A" w14:textId="77777777" w:rsidR="00554024" w:rsidRPr="00554024" w:rsidRDefault="00554024" w:rsidP="00554024"/>
    <w:p w14:paraId="32738385" w14:textId="669CC325" w:rsidR="007F39FD" w:rsidRPr="007F39FD" w:rsidRDefault="007F39FD" w:rsidP="007F39FD">
      <w:pPr>
        <w:pStyle w:val="Heading2"/>
      </w:pPr>
      <w:bookmarkStart w:id="21" w:name="_Toc521058050"/>
      <w:r>
        <w:t>Overview of files in project and what they do</w:t>
      </w:r>
      <w:bookmarkEnd w:id="21"/>
    </w:p>
    <w:p w14:paraId="71BDC8B1" w14:textId="022316CB" w:rsidR="006F14DB" w:rsidRDefault="00FF689D" w:rsidP="00FF689D">
      <w:pPr>
        <w:pStyle w:val="Heading1"/>
      </w:pPr>
      <w:bookmarkStart w:id="22" w:name="_Toc521058051"/>
      <w:bookmarkStart w:id="23" w:name="_Ref521058119"/>
      <w:r w:rsidRPr="00FF689D">
        <w:t>Implementation</w:t>
      </w:r>
      <w:r w:rsidR="00DF6FFD">
        <w:t xml:space="preserve"> issues</w:t>
      </w:r>
      <w:bookmarkEnd w:id="22"/>
      <w:bookmarkEnd w:id="23"/>
    </w:p>
    <w:p w14:paraId="57105BC1" w14:textId="2F3C85DA" w:rsidR="00DF6FFD" w:rsidRDefault="00DF6FFD" w:rsidP="00DF6FFD">
      <w:pPr>
        <w:pStyle w:val="Heading2"/>
      </w:pPr>
      <w:bookmarkStart w:id="24" w:name="_Toc521058052"/>
      <w:bookmarkStart w:id="25" w:name="_Ref521060037"/>
      <w:bookmarkStart w:id="26" w:name="_Ref521071235"/>
      <w:bookmarkStart w:id="27" w:name="_Ref521071278"/>
      <w:bookmarkStart w:id="28" w:name="_Ref521071934"/>
      <w:r>
        <w:t>Wikipedia data cleanliness</w:t>
      </w:r>
      <w:bookmarkEnd w:id="24"/>
      <w:bookmarkEnd w:id="25"/>
      <w:bookmarkEnd w:id="26"/>
      <w:bookmarkEnd w:id="27"/>
      <w:bookmarkEnd w:id="28"/>
    </w:p>
    <w:p w14:paraId="3FE7C1A7" w14:textId="328F8DFB" w:rsidR="00EB2FAB" w:rsidRPr="00EB2FAB" w:rsidRDefault="00EB2FAB" w:rsidP="00EB2FAB">
      <w:pPr>
        <w:pStyle w:val="Heading2"/>
      </w:pPr>
      <w:bookmarkStart w:id="29" w:name="_Toc521058053"/>
      <w:bookmarkStart w:id="30" w:name="_Ref521059814"/>
      <w:r>
        <w:t>TWFY API suspect return values</w:t>
      </w:r>
      <w:bookmarkEnd w:id="29"/>
      <w:bookmarkEnd w:id="30"/>
    </w:p>
    <w:p w14:paraId="7DC5E271" w14:textId="7A6BE7A1" w:rsidR="00DF6FFD" w:rsidRPr="00DF6FFD" w:rsidRDefault="00DF6FFD" w:rsidP="00DF6FFD">
      <w:pPr>
        <w:pStyle w:val="Heading2"/>
      </w:pPr>
      <w:bookmarkStart w:id="31" w:name="_Toc521058054"/>
      <w:r>
        <w:t>NLTK span_tokenize bugs</w:t>
      </w:r>
      <w:bookmarkEnd w:id="31"/>
    </w:p>
    <w:p w14:paraId="172E14C2" w14:textId="36AD43C9" w:rsidR="00DF6FFD" w:rsidRDefault="00DF6FFD" w:rsidP="00DF6FFD">
      <w:pPr>
        <w:pStyle w:val="Heading2"/>
      </w:pPr>
      <w:bookmarkStart w:id="32" w:name="_Toc521058055"/>
      <w:r>
        <w:t>Toy dataset model – tensor sparsity</w:t>
      </w:r>
      <w:bookmarkEnd w:id="32"/>
    </w:p>
    <w:p w14:paraId="300E4C6A" w14:textId="67074BDE" w:rsidR="00540C85" w:rsidRDefault="00540C85" w:rsidP="00540C85">
      <w:pPr>
        <w:pStyle w:val="Heading2"/>
      </w:pPr>
      <w:bookmarkStart w:id="33" w:name="_Toc521058056"/>
      <w:r>
        <w:t>Hansard Presentation issues</w:t>
      </w:r>
      <w:bookmarkEnd w:id="33"/>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4" w:name="_Toc521058057"/>
      <w:r w:rsidRPr="00FE6F9D">
        <w:t>Testing</w:t>
      </w:r>
      <w:bookmarkEnd w:id="34"/>
    </w:p>
    <w:p w14:paraId="46404D28" w14:textId="3889F7C7" w:rsidR="00FF689D" w:rsidRDefault="00FF689D" w:rsidP="00FF689D">
      <w:pPr>
        <w:pStyle w:val="Heading2"/>
      </w:pPr>
      <w:bookmarkStart w:id="35" w:name="_Toc521058058"/>
      <w:r>
        <w:t>Unit testing</w:t>
      </w:r>
      <w:bookmarkEnd w:id="35"/>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36" w:name="_Toc521058059"/>
      <w:r>
        <w:t>Manual evaluation</w:t>
      </w:r>
      <w:bookmarkStart w:id="37" w:name="_GoBack"/>
      <w:bookmarkEnd w:id="36"/>
      <w:bookmarkEnd w:id="37"/>
    </w:p>
    <w:p w14:paraId="441CCE8A" w14:textId="7E93EEF7" w:rsidR="005A40D0" w:rsidRDefault="005A40D0" w:rsidP="005A40D0">
      <w:pPr>
        <w:pStyle w:val="Heading3"/>
      </w:pPr>
      <w:r>
        <w:t>The ‘mini’ dataset</w:t>
      </w:r>
    </w:p>
    <w:p w14:paraId="0C436674" w14:textId="6F8B51D3" w:rsidR="005A40D0" w:rsidRPr="005A40D0" w:rsidRDefault="005A40D0" w:rsidP="005A40D0">
      <w:pPr>
        <w:pStyle w:val="Heading3"/>
      </w:pPr>
      <w:r>
        <w:t>The ‘toy’ dataset</w:t>
      </w:r>
    </w:p>
    <w:p w14:paraId="62C85D5A" w14:textId="2307FF29" w:rsidR="00FF689D" w:rsidRDefault="00FF689D" w:rsidP="00FF689D">
      <w:pPr>
        <w:pStyle w:val="Heading2"/>
      </w:pPr>
      <w:bookmarkStart w:id="38" w:name="_Toc521058060"/>
      <w:r>
        <w:t>Model cross-validation</w:t>
      </w:r>
      <w:bookmarkEnd w:id="38"/>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9" w:name="_Toc521058061"/>
      <w:r>
        <w:lastRenderedPageBreak/>
        <w:t>Overall evaluation</w:t>
      </w:r>
      <w:bookmarkEnd w:id="39"/>
    </w:p>
    <w:p w14:paraId="70AEAF57" w14:textId="51945181" w:rsidR="006F14DB" w:rsidRDefault="006F14DB" w:rsidP="00FE6F9D">
      <w:pPr>
        <w:pStyle w:val="Heading1"/>
      </w:pPr>
      <w:bookmarkStart w:id="40" w:name="_Toc521058062"/>
      <w:r w:rsidRPr="00FE6F9D">
        <w:t>Summary and Conclusions</w:t>
      </w:r>
      <w:bookmarkEnd w:id="40"/>
    </w:p>
    <w:p w14:paraId="4207AC43" w14:textId="5E440958" w:rsidR="00D75AF0" w:rsidRDefault="00D75AF0" w:rsidP="00EB2FAB">
      <w:pPr>
        <w:pStyle w:val="Heading2"/>
      </w:pPr>
      <w:bookmarkStart w:id="41" w:name="_Toc521058063"/>
      <w:r>
        <w:t>Pre-processing is hard</w:t>
      </w:r>
      <w:bookmarkEnd w:id="41"/>
    </w:p>
    <w:p w14:paraId="73275EB1" w14:textId="6D17532A" w:rsidR="00D75AF0" w:rsidRDefault="00D75AF0" w:rsidP="00EB2FAB">
      <w:pPr>
        <w:pStyle w:val="Heading2"/>
      </w:pPr>
      <w:bookmarkStart w:id="42" w:name="_Toc521058064"/>
      <w:r>
        <w:t>Labelling is hard</w:t>
      </w:r>
      <w:bookmarkEnd w:id="42"/>
    </w:p>
    <w:p w14:paraId="32DE6C9E" w14:textId="1820D036" w:rsidR="00EB2FAB" w:rsidRDefault="00EB2FAB" w:rsidP="00EB2FAB">
      <w:pPr>
        <w:pStyle w:val="Heading2"/>
      </w:pPr>
      <w:bookmarkStart w:id="43" w:name="_Toc521058065"/>
      <w:r>
        <w:t>Sentence tokenization is hard</w:t>
      </w:r>
      <w:bookmarkEnd w:id="43"/>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4" w:name="_Toc521058066"/>
      <w:r w:rsidRPr="00FE6F9D">
        <w:t>References</w:t>
      </w:r>
      <w:bookmarkEnd w:id="44"/>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5" w:name="_Toc521058067"/>
      <w:r w:rsidRPr="00FE6F9D">
        <w:t>User Manual</w:t>
      </w:r>
      <w:bookmarkEnd w:id="45"/>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6" w:name="_Toc521058068"/>
      <w:bookmarkStart w:id="47" w:name="_Ref521061060"/>
      <w:r w:rsidRPr="00FE6F9D">
        <w:t>Appendix: Code</w:t>
      </w:r>
      <w:bookmarkEnd w:id="46"/>
      <w:bookmarkEnd w:id="47"/>
    </w:p>
    <w:p w14:paraId="036AEFB2" w14:textId="41558F49" w:rsidR="00D75AF0" w:rsidRPr="00D75AF0" w:rsidRDefault="00D75AF0" w:rsidP="00D75AF0">
      <w:pPr>
        <w:pStyle w:val="Heading1"/>
      </w:pPr>
      <w:bookmarkStart w:id="48" w:name="_Toc521058069"/>
      <w:r>
        <w:t xml:space="preserve">What’s My </w:t>
      </w:r>
      <w:proofErr w:type="gramStart"/>
      <w:r>
        <w:t>Work</w:t>
      </w:r>
      <w:bookmarkEnd w:id="48"/>
      <w:proofErr w:type="gramEnd"/>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A606D" w14:textId="77777777" w:rsidR="006B61CD" w:rsidRDefault="006B61CD" w:rsidP="00540C85">
      <w:r>
        <w:separator/>
      </w:r>
    </w:p>
  </w:endnote>
  <w:endnote w:type="continuationSeparator" w:id="0">
    <w:p w14:paraId="7962BC9A" w14:textId="77777777" w:rsidR="006B61CD" w:rsidRDefault="006B61CD"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1C1D6" w14:textId="77777777" w:rsidR="006B61CD" w:rsidRDefault="006B61CD" w:rsidP="00540C85">
      <w:r>
        <w:separator/>
      </w:r>
    </w:p>
  </w:footnote>
  <w:footnote w:type="continuationSeparator" w:id="0">
    <w:p w14:paraId="74F1026B" w14:textId="77777777" w:rsidR="006B61CD" w:rsidRDefault="006B61CD"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 w:id="8">
    <w:p w14:paraId="59F28ED0" w14:textId="4A4D034C" w:rsidR="006924A3" w:rsidRDefault="006924A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C705A4" w:rsidRDefault="00C705A4">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157476" w:rsidRDefault="00157476">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C32F7"/>
    <w:rsid w:val="000F4571"/>
    <w:rsid w:val="00106844"/>
    <w:rsid w:val="001161F4"/>
    <w:rsid w:val="001263C6"/>
    <w:rsid w:val="001320B1"/>
    <w:rsid w:val="00157476"/>
    <w:rsid w:val="00193A5D"/>
    <w:rsid w:val="00247A09"/>
    <w:rsid w:val="00273C3B"/>
    <w:rsid w:val="002C2CA4"/>
    <w:rsid w:val="00335DE5"/>
    <w:rsid w:val="00343898"/>
    <w:rsid w:val="003522A0"/>
    <w:rsid w:val="00352F03"/>
    <w:rsid w:val="003658CB"/>
    <w:rsid w:val="00380264"/>
    <w:rsid w:val="0039786B"/>
    <w:rsid w:val="003D0D2B"/>
    <w:rsid w:val="004055EF"/>
    <w:rsid w:val="004142DB"/>
    <w:rsid w:val="00416B70"/>
    <w:rsid w:val="004249E3"/>
    <w:rsid w:val="00427370"/>
    <w:rsid w:val="00431230"/>
    <w:rsid w:val="00451A8A"/>
    <w:rsid w:val="004C2BA1"/>
    <w:rsid w:val="004D15B8"/>
    <w:rsid w:val="004D56BD"/>
    <w:rsid w:val="00501817"/>
    <w:rsid w:val="00511850"/>
    <w:rsid w:val="00527611"/>
    <w:rsid w:val="005332E4"/>
    <w:rsid w:val="00540C85"/>
    <w:rsid w:val="005432D1"/>
    <w:rsid w:val="00543B93"/>
    <w:rsid w:val="00554024"/>
    <w:rsid w:val="00554758"/>
    <w:rsid w:val="00590453"/>
    <w:rsid w:val="005A40D0"/>
    <w:rsid w:val="005F3FCD"/>
    <w:rsid w:val="00627CC1"/>
    <w:rsid w:val="0063745B"/>
    <w:rsid w:val="006379E7"/>
    <w:rsid w:val="00640234"/>
    <w:rsid w:val="00675FD3"/>
    <w:rsid w:val="006924A3"/>
    <w:rsid w:val="006B5065"/>
    <w:rsid w:val="006B61CD"/>
    <w:rsid w:val="006D5D16"/>
    <w:rsid w:val="006F14DB"/>
    <w:rsid w:val="006F59FF"/>
    <w:rsid w:val="00702814"/>
    <w:rsid w:val="0073251E"/>
    <w:rsid w:val="00747A69"/>
    <w:rsid w:val="00754CCA"/>
    <w:rsid w:val="00782663"/>
    <w:rsid w:val="00797DBF"/>
    <w:rsid w:val="007B380C"/>
    <w:rsid w:val="007F39FD"/>
    <w:rsid w:val="0081302E"/>
    <w:rsid w:val="0085749D"/>
    <w:rsid w:val="00884B08"/>
    <w:rsid w:val="0089684E"/>
    <w:rsid w:val="00896DEC"/>
    <w:rsid w:val="008C47E2"/>
    <w:rsid w:val="008E62AE"/>
    <w:rsid w:val="008F4854"/>
    <w:rsid w:val="008F629F"/>
    <w:rsid w:val="009529F8"/>
    <w:rsid w:val="00974C59"/>
    <w:rsid w:val="00980511"/>
    <w:rsid w:val="00980766"/>
    <w:rsid w:val="00A04264"/>
    <w:rsid w:val="00A25397"/>
    <w:rsid w:val="00A424A4"/>
    <w:rsid w:val="00A55837"/>
    <w:rsid w:val="00A67806"/>
    <w:rsid w:val="00A705AF"/>
    <w:rsid w:val="00A8382A"/>
    <w:rsid w:val="00A90A12"/>
    <w:rsid w:val="00AC0C71"/>
    <w:rsid w:val="00AE592A"/>
    <w:rsid w:val="00BA2C19"/>
    <w:rsid w:val="00BA6678"/>
    <w:rsid w:val="00BB0278"/>
    <w:rsid w:val="00BD4FDC"/>
    <w:rsid w:val="00C15B43"/>
    <w:rsid w:val="00C1779D"/>
    <w:rsid w:val="00C4045C"/>
    <w:rsid w:val="00C705A4"/>
    <w:rsid w:val="00C92F13"/>
    <w:rsid w:val="00CA7065"/>
    <w:rsid w:val="00CB05E2"/>
    <w:rsid w:val="00D05CE3"/>
    <w:rsid w:val="00D53881"/>
    <w:rsid w:val="00D55299"/>
    <w:rsid w:val="00D56F72"/>
    <w:rsid w:val="00D62C5D"/>
    <w:rsid w:val="00D75AF0"/>
    <w:rsid w:val="00DA76EC"/>
    <w:rsid w:val="00DC67B3"/>
    <w:rsid w:val="00DD24C9"/>
    <w:rsid w:val="00DF6FFD"/>
    <w:rsid w:val="00DF75D0"/>
    <w:rsid w:val="00E05DF9"/>
    <w:rsid w:val="00E407B0"/>
    <w:rsid w:val="00E778AB"/>
    <w:rsid w:val="00EA6076"/>
    <w:rsid w:val="00EB19F3"/>
    <w:rsid w:val="00EB2FAB"/>
    <w:rsid w:val="00EF7AC9"/>
    <w:rsid w:val="00F34963"/>
    <w:rsid w:val="00F72C77"/>
    <w:rsid w:val="00F77044"/>
    <w:rsid w:val="00F913B6"/>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1F8C0-1FDD-3640-A7D0-F308B7117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2</Pages>
  <Words>4017</Words>
  <Characters>21615</Characters>
  <Application>Microsoft Office Word</Application>
  <DocSecurity>0</DocSecurity>
  <Lines>720</Lines>
  <Paragraphs>29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99</cp:revision>
  <dcterms:created xsi:type="dcterms:W3CDTF">2018-07-11T07:25:00Z</dcterms:created>
  <dcterms:modified xsi:type="dcterms:W3CDTF">2018-08-0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